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159D39" w14:textId="77777777" w:rsidR="00997AD9" w:rsidRPr="00367018" w:rsidRDefault="00997AD9" w:rsidP="00997AD9">
      <w:pPr>
        <w:pStyle w:val="a"/>
        <w:widowControl/>
        <w:jc w:val="center"/>
        <w:rPr>
          <w:rFonts w:ascii="Times New Roman" w:hAnsi="Times New Roman"/>
          <w:b/>
          <w:spacing w:val="80"/>
          <w:sz w:val="40"/>
          <w:lang w:val="en-US"/>
        </w:rPr>
      </w:pPr>
      <w:bookmarkStart w:id="0" w:name="OLE_LINK1"/>
      <w:bookmarkStart w:id="1" w:name="OLE_LINK2"/>
      <w:r w:rsidRPr="00367018">
        <w:rPr>
          <w:rFonts w:ascii="Times New Roman" w:hAnsi="Times New Roman"/>
          <w:b/>
          <w:spacing w:val="80"/>
          <w:sz w:val="40"/>
          <w:lang w:val="en-US"/>
        </w:rPr>
        <w:t>Application for Beam Time</w:t>
      </w:r>
      <w:bookmarkEnd w:id="0"/>
      <w:bookmarkEnd w:id="1"/>
    </w:p>
    <w:p w14:paraId="3C3D60A9" w14:textId="77777777" w:rsidR="00997AD9" w:rsidRPr="00367018" w:rsidRDefault="00997AD9" w:rsidP="00997AD9">
      <w:pPr>
        <w:pStyle w:val="Zkladntext"/>
        <w:rPr>
          <w:szCs w:val="24"/>
          <w:lang w:val="en-US"/>
        </w:rPr>
      </w:pPr>
    </w:p>
    <w:tbl>
      <w:tblPr>
        <w:tblW w:w="0" w:type="auto"/>
        <w:tblInd w:w="108" w:type="dxa"/>
        <w:tblLook w:val="04A0" w:firstRow="1" w:lastRow="0" w:firstColumn="1" w:lastColumn="0" w:noHBand="0" w:noVBand="1"/>
      </w:tblPr>
      <w:tblGrid>
        <w:gridCol w:w="2340"/>
        <w:gridCol w:w="7123"/>
      </w:tblGrid>
      <w:tr w:rsidR="00997AD9" w:rsidRPr="00367018" w14:paraId="28FD5E87" w14:textId="77777777" w:rsidTr="0023638F">
        <w:trPr>
          <w:trHeight w:val="632"/>
        </w:trPr>
        <w:tc>
          <w:tcPr>
            <w:tcW w:w="2422" w:type="dxa"/>
          </w:tcPr>
          <w:p w14:paraId="19B1FBC7" w14:textId="77777777" w:rsidR="00997AD9" w:rsidRPr="00367018" w:rsidRDefault="00997AD9" w:rsidP="0023638F">
            <w:pPr>
              <w:pStyle w:val="a"/>
              <w:widowControl/>
              <w:rPr>
                <w:rFonts w:ascii="Times New Roman" w:hAnsi="Times New Roman"/>
                <w:b/>
                <w:sz w:val="24"/>
                <w:szCs w:val="24"/>
                <w:lang w:val="en-US"/>
              </w:rPr>
            </w:pPr>
            <w:r w:rsidRPr="00367018">
              <w:rPr>
                <w:rFonts w:ascii="Times New Roman" w:hAnsi="Times New Roman"/>
                <w:b/>
                <w:sz w:val="24"/>
                <w:szCs w:val="24"/>
                <w:lang w:val="en-US"/>
              </w:rPr>
              <w:t>Experiment title</w:t>
            </w:r>
          </w:p>
        </w:tc>
        <w:tc>
          <w:tcPr>
            <w:tcW w:w="7522" w:type="dxa"/>
          </w:tcPr>
          <w:p w14:paraId="5C14C69A" w14:textId="2B592DB8" w:rsidR="00997AD9" w:rsidRPr="00367018" w:rsidRDefault="00812560" w:rsidP="0023638F">
            <w:pPr>
              <w:pStyle w:val="Zkladntext"/>
              <w:rPr>
                <w:lang w:val="en-US"/>
              </w:rPr>
            </w:pPr>
            <w:r w:rsidRPr="00367018">
              <w:rPr>
                <w:lang w:val="en-US"/>
              </w:rPr>
              <w:t>Interaction of</w:t>
            </w:r>
            <w:r w:rsidR="00DD5584" w:rsidRPr="00367018">
              <w:rPr>
                <w:lang w:val="en-US"/>
              </w:rPr>
              <w:t xml:space="preserve"> functionalized </w:t>
            </w:r>
            <w:r w:rsidRPr="00367018">
              <w:rPr>
                <w:lang w:val="en-US"/>
              </w:rPr>
              <w:t>magnetic nanoparticles with model lipid membrane</w:t>
            </w:r>
          </w:p>
          <w:p w14:paraId="2413DC76" w14:textId="77777777" w:rsidR="00997AD9" w:rsidRPr="00367018" w:rsidRDefault="00997AD9" w:rsidP="0023638F">
            <w:pPr>
              <w:pStyle w:val="Zkladntext"/>
              <w:rPr>
                <w:b/>
                <w:szCs w:val="24"/>
                <w:lang w:val="en-US"/>
              </w:rPr>
            </w:pPr>
          </w:p>
        </w:tc>
      </w:tr>
      <w:tr w:rsidR="00997AD9" w:rsidRPr="00367018" w14:paraId="03402F1F" w14:textId="77777777" w:rsidTr="0023638F">
        <w:tc>
          <w:tcPr>
            <w:tcW w:w="2422" w:type="dxa"/>
          </w:tcPr>
          <w:p w14:paraId="1B203BB5" w14:textId="77777777" w:rsidR="00997AD9" w:rsidRPr="00367018" w:rsidRDefault="00997AD9" w:rsidP="0023638F">
            <w:pPr>
              <w:pStyle w:val="Zkladntext"/>
              <w:rPr>
                <w:b/>
                <w:szCs w:val="24"/>
                <w:lang w:val="en-US"/>
              </w:rPr>
            </w:pPr>
            <w:r w:rsidRPr="00367018">
              <w:rPr>
                <w:b/>
                <w:szCs w:val="24"/>
                <w:lang w:val="en-US"/>
              </w:rPr>
              <w:t>Main proposer</w:t>
            </w:r>
          </w:p>
        </w:tc>
        <w:tc>
          <w:tcPr>
            <w:tcW w:w="7522" w:type="dxa"/>
          </w:tcPr>
          <w:p w14:paraId="3E9F605A" w14:textId="307D3D52" w:rsidR="00997AD9" w:rsidRPr="00367018" w:rsidRDefault="00332677" w:rsidP="0023638F">
            <w:pPr>
              <w:ind w:left="1418" w:hanging="1418"/>
              <w:rPr>
                <w:bCs/>
                <w:iCs/>
                <w:sz w:val="24"/>
                <w:szCs w:val="24"/>
              </w:rPr>
            </w:pPr>
            <w:r w:rsidRPr="00367018">
              <w:rPr>
                <w:sz w:val="24"/>
              </w:rPr>
              <w:t>Pavol Hrubovčák</w:t>
            </w:r>
          </w:p>
        </w:tc>
      </w:tr>
      <w:tr w:rsidR="00997AD9" w:rsidRPr="00367018" w14:paraId="29716735" w14:textId="77777777" w:rsidTr="0023638F">
        <w:trPr>
          <w:trHeight w:val="561"/>
        </w:trPr>
        <w:tc>
          <w:tcPr>
            <w:tcW w:w="2422" w:type="dxa"/>
          </w:tcPr>
          <w:p w14:paraId="505C643E" w14:textId="77777777" w:rsidR="00997AD9" w:rsidRPr="00367018" w:rsidRDefault="00997AD9" w:rsidP="0023638F">
            <w:pPr>
              <w:pStyle w:val="Zkladntext"/>
              <w:rPr>
                <w:szCs w:val="24"/>
                <w:lang w:val="en-US"/>
              </w:rPr>
            </w:pPr>
            <w:r w:rsidRPr="00367018">
              <w:rPr>
                <w:b/>
                <w:szCs w:val="24"/>
                <w:lang w:val="en-US"/>
              </w:rPr>
              <w:t>E-mail</w:t>
            </w:r>
          </w:p>
        </w:tc>
        <w:tc>
          <w:tcPr>
            <w:tcW w:w="7522" w:type="dxa"/>
          </w:tcPr>
          <w:p w14:paraId="037E9045" w14:textId="51C65349" w:rsidR="00997AD9" w:rsidRPr="00367018" w:rsidRDefault="00332677" w:rsidP="0023638F">
            <w:pPr>
              <w:pStyle w:val="a"/>
              <w:widowControl/>
              <w:rPr>
                <w:rFonts w:ascii="Times New Roman" w:hAnsi="Times New Roman"/>
                <w:sz w:val="20"/>
                <w:szCs w:val="24"/>
                <w:lang w:val="en-US"/>
              </w:rPr>
            </w:pPr>
            <w:r w:rsidRPr="00367018">
              <w:rPr>
                <w:sz w:val="24"/>
                <w:lang w:val="en-US"/>
              </w:rPr>
              <w:t>pavol.hrubovcak@upjs.sk</w:t>
            </w:r>
          </w:p>
        </w:tc>
      </w:tr>
      <w:tr w:rsidR="00997AD9" w:rsidRPr="00367018" w14:paraId="10611448" w14:textId="77777777" w:rsidTr="0023638F">
        <w:tc>
          <w:tcPr>
            <w:tcW w:w="2422" w:type="dxa"/>
          </w:tcPr>
          <w:p w14:paraId="7E91224F" w14:textId="77777777" w:rsidR="00997AD9" w:rsidRPr="00367018" w:rsidRDefault="00997AD9" w:rsidP="0023638F">
            <w:pPr>
              <w:pStyle w:val="Zkladntext"/>
              <w:rPr>
                <w:b/>
                <w:szCs w:val="24"/>
                <w:lang w:val="en-US"/>
              </w:rPr>
            </w:pPr>
            <w:r w:rsidRPr="00367018">
              <w:rPr>
                <w:b/>
                <w:szCs w:val="24"/>
                <w:lang w:val="en-US"/>
              </w:rPr>
              <w:t>Co-proposers</w:t>
            </w:r>
          </w:p>
        </w:tc>
        <w:tc>
          <w:tcPr>
            <w:tcW w:w="7522" w:type="dxa"/>
          </w:tcPr>
          <w:p w14:paraId="06128ABC" w14:textId="6B28D841" w:rsidR="00997AD9" w:rsidRPr="00367018" w:rsidRDefault="00812560" w:rsidP="00CD10DE">
            <w:pPr>
              <w:pStyle w:val="a"/>
              <w:widowControl/>
              <w:rPr>
                <w:rFonts w:ascii="Times New Roman" w:hAnsi="Times New Roman"/>
                <w:sz w:val="20"/>
                <w:szCs w:val="24"/>
                <w:lang w:val="en-US"/>
              </w:rPr>
            </w:pPr>
            <w:r w:rsidRPr="00367018">
              <w:rPr>
                <w:rFonts w:ascii="Times New Roman" w:hAnsi="Times New Roman"/>
                <w:sz w:val="20"/>
                <w:szCs w:val="24"/>
                <w:lang w:val="en-US"/>
              </w:rPr>
              <w:t xml:space="preserve">Norbert Kučerka, </w:t>
            </w:r>
            <w:r w:rsidR="00332677" w:rsidRPr="00367018">
              <w:rPr>
                <w:rFonts w:ascii="Times New Roman" w:hAnsi="Times New Roman"/>
                <w:sz w:val="20"/>
                <w:szCs w:val="24"/>
                <w:lang w:val="en-US"/>
              </w:rPr>
              <w:t>Adriana Zeleňáková, Ľuboš Nagy, Michal</w:t>
            </w:r>
            <w:r w:rsidR="00CD10DE" w:rsidRPr="00367018">
              <w:rPr>
                <w:rFonts w:ascii="Times New Roman" w:hAnsi="Times New Roman"/>
                <w:sz w:val="20"/>
                <w:szCs w:val="24"/>
                <w:lang w:val="en-US"/>
              </w:rPr>
              <w:t xml:space="preserve"> Barutiak</w:t>
            </w:r>
            <w:r w:rsidR="00BC0784" w:rsidRPr="00367018">
              <w:rPr>
                <w:rFonts w:ascii="Times New Roman" w:hAnsi="Times New Roman"/>
                <w:sz w:val="20"/>
                <w:szCs w:val="24"/>
                <w:lang w:val="en-US"/>
              </w:rPr>
              <w:t>, Jaroslava Szűcsová</w:t>
            </w:r>
            <w:r w:rsidR="00E34DD5" w:rsidRPr="00367018">
              <w:rPr>
                <w:rFonts w:ascii="Times New Roman" w:hAnsi="Times New Roman"/>
                <w:sz w:val="20"/>
                <w:szCs w:val="24"/>
                <w:lang w:val="en-US"/>
              </w:rPr>
              <w:t>, Eva Beňová</w:t>
            </w:r>
          </w:p>
        </w:tc>
      </w:tr>
    </w:tbl>
    <w:p w14:paraId="7753DAA8" w14:textId="77777777" w:rsidR="00997AD9" w:rsidRPr="00367018" w:rsidRDefault="00997AD9" w:rsidP="00997AD9"/>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6A6A6" w:themeFill="background1" w:themeFillShade="A6"/>
        <w:tblLook w:val="04A0" w:firstRow="1" w:lastRow="0" w:firstColumn="1" w:lastColumn="0" w:noHBand="0" w:noVBand="1"/>
      </w:tblPr>
      <w:tblGrid>
        <w:gridCol w:w="9571"/>
      </w:tblGrid>
      <w:tr w:rsidR="00997AD9" w:rsidRPr="00367018" w14:paraId="5E48568D" w14:textId="77777777" w:rsidTr="0023638F">
        <w:tc>
          <w:tcPr>
            <w:tcW w:w="10042" w:type="dxa"/>
            <w:shd w:val="clear" w:color="auto" w:fill="A6A6A6" w:themeFill="background1" w:themeFillShade="A6"/>
          </w:tcPr>
          <w:p w14:paraId="66F84A54" w14:textId="77777777" w:rsidR="00997AD9" w:rsidRPr="00367018" w:rsidRDefault="00997AD9" w:rsidP="0023638F">
            <w:pPr>
              <w:jc w:val="center"/>
              <w:rPr>
                <w:b/>
                <w:spacing w:val="120"/>
                <w:sz w:val="28"/>
              </w:rPr>
            </w:pPr>
            <w:r w:rsidRPr="00367018">
              <w:rPr>
                <w:b/>
                <w:spacing w:val="120"/>
                <w:sz w:val="28"/>
              </w:rPr>
              <w:t>Application details</w:t>
            </w:r>
          </w:p>
        </w:tc>
      </w:tr>
    </w:tbl>
    <w:p w14:paraId="182D377E" w14:textId="77777777" w:rsidR="00997AD9" w:rsidRPr="00367018" w:rsidRDefault="00997AD9" w:rsidP="00997AD9">
      <w:pPr>
        <w:jc w:val="both"/>
        <w:rPr>
          <w:sz w:val="22"/>
        </w:rPr>
      </w:pPr>
    </w:p>
    <w:p w14:paraId="19B68F34" w14:textId="77777777" w:rsidR="00997AD9" w:rsidRPr="00367018" w:rsidRDefault="00997AD9" w:rsidP="00997AD9">
      <w:pPr>
        <w:jc w:val="both"/>
        <w:rPr>
          <w:sz w:val="22"/>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Look w:val="04A0" w:firstRow="1" w:lastRow="0" w:firstColumn="1" w:lastColumn="0" w:noHBand="0" w:noVBand="1"/>
      </w:tblPr>
      <w:tblGrid>
        <w:gridCol w:w="9571"/>
      </w:tblGrid>
      <w:tr w:rsidR="008B2F06" w:rsidRPr="00367018" w14:paraId="269144A8" w14:textId="77777777" w:rsidTr="0023638F">
        <w:tc>
          <w:tcPr>
            <w:tcW w:w="10042" w:type="dxa"/>
            <w:shd w:val="clear" w:color="auto" w:fill="E7E6E6" w:themeFill="background2"/>
          </w:tcPr>
          <w:p w14:paraId="0BA07ABC" w14:textId="77777777" w:rsidR="00997AD9" w:rsidRPr="00367018" w:rsidRDefault="00997AD9" w:rsidP="0023638F">
            <w:pPr>
              <w:jc w:val="both"/>
              <w:rPr>
                <w:sz w:val="22"/>
              </w:rPr>
            </w:pPr>
            <w:r w:rsidRPr="00367018">
              <w:rPr>
                <w:b/>
                <w:sz w:val="28"/>
                <w:szCs w:val="28"/>
              </w:rPr>
              <w:t>Scientific background</w:t>
            </w:r>
          </w:p>
        </w:tc>
      </w:tr>
    </w:tbl>
    <w:p w14:paraId="1361AA68" w14:textId="4D3E0A8F" w:rsidR="00F809F6" w:rsidRDefault="00DD5584" w:rsidP="00997AD9">
      <w:pPr>
        <w:jc w:val="both"/>
      </w:pPr>
      <w:r w:rsidRPr="00367018">
        <w:t>We have prepared series of functionalized magnetic nanoparticles designed for the fight with SARS-CoV-2 disease.</w:t>
      </w:r>
      <w:r w:rsidR="00F30284" w:rsidRPr="00367018">
        <w:t xml:space="preserve"> Magnetic core (Fe</w:t>
      </w:r>
      <w:r w:rsidR="00F30284" w:rsidRPr="00367018">
        <w:rPr>
          <w:vertAlign w:val="subscript"/>
        </w:rPr>
        <w:t>3</w:t>
      </w:r>
      <w:r w:rsidR="00F30284" w:rsidRPr="00367018">
        <w:t>O</w:t>
      </w:r>
      <w:r w:rsidR="00F30284" w:rsidRPr="00367018">
        <w:rPr>
          <w:vertAlign w:val="subscript"/>
        </w:rPr>
        <w:t>4</w:t>
      </w:r>
      <w:r w:rsidR="00F30284" w:rsidRPr="00367018">
        <w:t>) of the composite particle is capped by amorphous silica (SiO</w:t>
      </w:r>
      <w:r w:rsidR="00F30284" w:rsidRPr="00367018">
        <w:rPr>
          <w:vertAlign w:val="subscript"/>
        </w:rPr>
        <w:t>2</w:t>
      </w:r>
      <w:r w:rsidR="00F30284" w:rsidRPr="00367018">
        <w:t>) and the surface is modified by specific molecules according to the desired application. These organic compounds on the surface may bind either virus mRNA (diagnosis) or potential anti-COVID19 drug (therapy).</w:t>
      </w:r>
      <w:r w:rsidR="00F809F6" w:rsidRPr="00367018">
        <w:t xml:space="preserve"> Since the final step of investigated nanoparticles’ development is their introduction into the human body, it is inevitable to address the question of their interaction with cellular plasmatic membrane. A few works devoted to the systems similar to ours have already been published. It has been reported</w:t>
      </w:r>
      <w:r w:rsidR="008B6560">
        <w:t xml:space="preserve"> [A,B,C]</w:t>
      </w:r>
      <w:r w:rsidR="00F809F6" w:rsidRPr="00367018">
        <w:t xml:space="preserve"> that nanoparticles may </w:t>
      </w:r>
      <w:r w:rsidR="007D1867" w:rsidRPr="00367018">
        <w:t xml:space="preserve">in general </w:t>
      </w:r>
      <w:r w:rsidR="0094380C" w:rsidRPr="00367018">
        <w:t>exhibit</w:t>
      </w:r>
      <w:r w:rsidR="00F977A7">
        <w:t xml:space="preserve"> </w:t>
      </w:r>
      <w:r w:rsidR="0094380C" w:rsidRPr="00367018">
        <w:t>these kind of interaction</w:t>
      </w:r>
      <w:r w:rsidR="007D1867">
        <w:t>s</w:t>
      </w:r>
      <w:r w:rsidR="0094380C" w:rsidRPr="00367018">
        <w:t xml:space="preserve"> with phospholipid </w:t>
      </w:r>
      <w:r w:rsidR="00F809F6" w:rsidRPr="00367018">
        <w:t>bilayer (primitive biologic membrane model)</w:t>
      </w:r>
    </w:p>
    <w:p w14:paraId="6D24F9FE" w14:textId="754F1809" w:rsidR="00F977A7" w:rsidRDefault="00F977A7" w:rsidP="00F83967">
      <w:pPr>
        <w:pStyle w:val="Odsekzoznamu"/>
        <w:numPr>
          <w:ilvl w:val="0"/>
          <w:numId w:val="9"/>
        </w:numPr>
        <w:jc w:val="both"/>
      </w:pPr>
      <w:r>
        <w:t>Binding to the bilayer surface</w:t>
      </w:r>
    </w:p>
    <w:p w14:paraId="43497D0C" w14:textId="0B0361D3" w:rsidR="00F977A7" w:rsidRDefault="00F977A7" w:rsidP="00F83967">
      <w:pPr>
        <w:pStyle w:val="Odsekzoznamu"/>
        <w:numPr>
          <w:ilvl w:val="0"/>
          <w:numId w:val="9"/>
        </w:numPr>
        <w:jc w:val="both"/>
      </w:pPr>
      <w:r>
        <w:t>Integration into the bilayer</w:t>
      </w:r>
    </w:p>
    <w:p w14:paraId="1BCC9BF1" w14:textId="1A5ABFC6" w:rsidR="00F977A7" w:rsidRDefault="00F977A7" w:rsidP="00F83967">
      <w:pPr>
        <w:pStyle w:val="Odsekzoznamu"/>
        <w:numPr>
          <w:ilvl w:val="0"/>
          <w:numId w:val="9"/>
        </w:numPr>
        <w:jc w:val="both"/>
      </w:pPr>
      <w:r>
        <w:t xml:space="preserve">Destabilization or disruption of the </w:t>
      </w:r>
      <w:r w:rsidR="00F83967">
        <w:t>bilayer</w:t>
      </w:r>
    </w:p>
    <w:p w14:paraId="11924DBC" w14:textId="12EEA01B" w:rsidR="00997AD9" w:rsidRDefault="00F809F6" w:rsidP="004A706E">
      <w:pPr>
        <w:jc w:val="both"/>
      </w:pPr>
      <w:r w:rsidRPr="00367018">
        <w:t xml:space="preserve">However, the authors concluded on </w:t>
      </w:r>
      <w:r w:rsidR="0013524F">
        <w:t xml:space="preserve">multiple factors that </w:t>
      </w:r>
      <w:r w:rsidR="004A706E">
        <w:t xml:space="preserve">substantially </w:t>
      </w:r>
      <w:r w:rsidR="0013524F">
        <w:t>affect the interaction</w:t>
      </w:r>
      <w:r w:rsidR="004A706E">
        <w:t xml:space="preserve"> (e.g. particle charge or concentration, bilayer composition, temperature etc.). Due to this, any prediction of interaction </w:t>
      </w:r>
      <w:r w:rsidR="0075740A">
        <w:t xml:space="preserve">scenario </w:t>
      </w:r>
      <w:r w:rsidR="004A706E">
        <w:t xml:space="preserve">(even though the nanoparticles and the bilayer are well characterized) is without experimental support only a speculation. </w:t>
      </w:r>
      <w:r w:rsidR="006A1E99">
        <w:t>In the context of this knowledge we decided to examine the interaction of our specific nanoparticle systems with model lipid bilayer.</w:t>
      </w:r>
    </w:p>
    <w:p w14:paraId="6B80E0D8" w14:textId="061FFACD" w:rsidR="00A35E22" w:rsidRPr="00A35E22" w:rsidRDefault="00A35E22" w:rsidP="00A35E22">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8B6560">
        <w:rPr>
          <w:noProof/>
          <w:szCs w:val="24"/>
        </w:rPr>
        <w:t>A</w:t>
      </w:r>
      <w:r w:rsidRPr="00A35E22">
        <w:rPr>
          <w:noProof/>
          <w:szCs w:val="24"/>
        </w:rPr>
        <w:t>.</w:t>
      </w:r>
      <w:r w:rsidRPr="00A35E22">
        <w:rPr>
          <w:noProof/>
          <w:szCs w:val="24"/>
        </w:rPr>
        <w:tab/>
        <w:t xml:space="preserve">Tatur, S., Maccarini, M., Barker, R., Nelson, A. &amp; Fragneto, G. Effect of Functionalized Gold Nanoparticles on Floating Lipid Bilayers. </w:t>
      </w:r>
      <w:r w:rsidRPr="00A35E22">
        <w:rPr>
          <w:i/>
          <w:iCs/>
          <w:noProof/>
          <w:szCs w:val="24"/>
        </w:rPr>
        <w:t>Langmuir</w:t>
      </w:r>
      <w:r w:rsidRPr="00A35E22">
        <w:rPr>
          <w:noProof/>
          <w:szCs w:val="24"/>
        </w:rPr>
        <w:t xml:space="preserve"> </w:t>
      </w:r>
      <w:r w:rsidRPr="00A35E22">
        <w:rPr>
          <w:b/>
          <w:bCs/>
          <w:noProof/>
          <w:szCs w:val="24"/>
        </w:rPr>
        <w:t>29</w:t>
      </w:r>
      <w:r w:rsidRPr="00A35E22">
        <w:rPr>
          <w:noProof/>
          <w:szCs w:val="24"/>
        </w:rPr>
        <w:t>, 6606–6614 (2013).</w:t>
      </w:r>
    </w:p>
    <w:p w14:paraId="4A3EA904" w14:textId="5CA043C9" w:rsidR="00A35E22" w:rsidRPr="00A35E22" w:rsidRDefault="008B6560" w:rsidP="00A35E22">
      <w:pPr>
        <w:widowControl w:val="0"/>
        <w:autoSpaceDE w:val="0"/>
        <w:autoSpaceDN w:val="0"/>
        <w:adjustRightInd w:val="0"/>
        <w:ind w:left="640" w:hanging="640"/>
        <w:rPr>
          <w:noProof/>
          <w:szCs w:val="24"/>
        </w:rPr>
      </w:pPr>
      <w:r>
        <w:rPr>
          <w:noProof/>
          <w:szCs w:val="24"/>
        </w:rPr>
        <w:t>B</w:t>
      </w:r>
      <w:r w:rsidR="00A35E22" w:rsidRPr="00A35E22">
        <w:rPr>
          <w:noProof/>
          <w:szCs w:val="24"/>
        </w:rPr>
        <w:t>.</w:t>
      </w:r>
      <w:r w:rsidR="00A35E22" w:rsidRPr="00A35E22">
        <w:rPr>
          <w:noProof/>
          <w:szCs w:val="24"/>
        </w:rPr>
        <w:tab/>
        <w:t xml:space="preserve">Luchini, A. </w:t>
      </w:r>
      <w:r w:rsidR="00A35E22" w:rsidRPr="00A35E22">
        <w:rPr>
          <w:i/>
          <w:iCs/>
          <w:noProof/>
          <w:szCs w:val="24"/>
        </w:rPr>
        <w:t>et al.</w:t>
      </w:r>
      <w:r w:rsidR="00A35E22" w:rsidRPr="00A35E22">
        <w:rPr>
          <w:noProof/>
          <w:szCs w:val="24"/>
        </w:rPr>
        <w:t xml:space="preserve"> Neutron Reflectometry reveals the interaction between functionalized SPIONs and the surface of lipid bilayers. </w:t>
      </w:r>
      <w:r w:rsidR="00A35E22" w:rsidRPr="00A35E22">
        <w:rPr>
          <w:i/>
          <w:iCs/>
          <w:noProof/>
          <w:szCs w:val="24"/>
        </w:rPr>
        <w:t>Colloids Surfaces B Biointerfaces</w:t>
      </w:r>
      <w:r w:rsidR="00A35E22" w:rsidRPr="00A35E22">
        <w:rPr>
          <w:noProof/>
          <w:szCs w:val="24"/>
        </w:rPr>
        <w:t xml:space="preserve"> </w:t>
      </w:r>
      <w:r w:rsidR="00A35E22" w:rsidRPr="00A35E22">
        <w:rPr>
          <w:b/>
          <w:bCs/>
          <w:noProof/>
          <w:szCs w:val="24"/>
        </w:rPr>
        <w:t>151</w:t>
      </w:r>
      <w:r w:rsidR="00A35E22" w:rsidRPr="00A35E22">
        <w:rPr>
          <w:noProof/>
          <w:szCs w:val="24"/>
        </w:rPr>
        <w:t>, 76–87 (2017).</w:t>
      </w:r>
    </w:p>
    <w:p w14:paraId="60E6E3AE" w14:textId="63051B2B" w:rsidR="00A35E22" w:rsidRPr="00A35E22" w:rsidRDefault="008B6560" w:rsidP="00A35E22">
      <w:pPr>
        <w:widowControl w:val="0"/>
        <w:autoSpaceDE w:val="0"/>
        <w:autoSpaceDN w:val="0"/>
        <w:adjustRightInd w:val="0"/>
        <w:ind w:left="640" w:hanging="640"/>
        <w:rPr>
          <w:noProof/>
        </w:rPr>
      </w:pPr>
      <w:r>
        <w:rPr>
          <w:noProof/>
          <w:szCs w:val="24"/>
        </w:rPr>
        <w:t>C</w:t>
      </w:r>
      <w:r w:rsidR="00A35E22" w:rsidRPr="00A35E22">
        <w:rPr>
          <w:noProof/>
          <w:szCs w:val="24"/>
        </w:rPr>
        <w:t>.</w:t>
      </w:r>
      <w:r w:rsidR="00A35E22" w:rsidRPr="00A35E22">
        <w:rPr>
          <w:noProof/>
          <w:szCs w:val="24"/>
        </w:rPr>
        <w:tab/>
        <w:t xml:space="preserve">Lolicato, F. </w:t>
      </w:r>
      <w:r w:rsidR="00A35E22" w:rsidRPr="00A35E22">
        <w:rPr>
          <w:i/>
          <w:iCs/>
          <w:noProof/>
          <w:szCs w:val="24"/>
        </w:rPr>
        <w:t>et al.</w:t>
      </w:r>
      <w:r w:rsidR="00A35E22" w:rsidRPr="00A35E22">
        <w:rPr>
          <w:noProof/>
          <w:szCs w:val="24"/>
        </w:rPr>
        <w:t xml:space="preserve"> The Role of Temperature and Lipid Charge on Intake/Uptake of Cationic Gold Nanoparticles into Lipid Bilayers. </w:t>
      </w:r>
      <w:r w:rsidR="00A35E22" w:rsidRPr="00A35E22">
        <w:rPr>
          <w:i/>
          <w:iCs/>
          <w:noProof/>
          <w:szCs w:val="24"/>
        </w:rPr>
        <w:t>Small</w:t>
      </w:r>
      <w:r w:rsidR="00A35E22" w:rsidRPr="00A35E22">
        <w:rPr>
          <w:noProof/>
          <w:szCs w:val="24"/>
        </w:rPr>
        <w:t xml:space="preserve"> </w:t>
      </w:r>
      <w:r w:rsidR="00A35E22" w:rsidRPr="00A35E22">
        <w:rPr>
          <w:b/>
          <w:bCs/>
          <w:noProof/>
          <w:szCs w:val="24"/>
        </w:rPr>
        <w:t>15</w:t>
      </w:r>
      <w:r w:rsidR="00A35E22" w:rsidRPr="00A35E22">
        <w:rPr>
          <w:noProof/>
          <w:szCs w:val="24"/>
        </w:rPr>
        <w:t>, (2019).</w:t>
      </w:r>
    </w:p>
    <w:p w14:paraId="79863B08" w14:textId="29879E25" w:rsidR="00A35E22" w:rsidRPr="00367018" w:rsidRDefault="00A35E22" w:rsidP="004A706E">
      <w:pPr>
        <w:jc w:val="both"/>
      </w:pPr>
      <w:r>
        <w:fldChar w:fldCharType="end"/>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Look w:val="04A0" w:firstRow="1" w:lastRow="0" w:firstColumn="1" w:lastColumn="0" w:noHBand="0" w:noVBand="1"/>
      </w:tblPr>
      <w:tblGrid>
        <w:gridCol w:w="9355"/>
      </w:tblGrid>
      <w:tr w:rsidR="008B2F06" w:rsidRPr="00367018" w14:paraId="74A256FF" w14:textId="77777777" w:rsidTr="003A62F7">
        <w:tc>
          <w:tcPr>
            <w:tcW w:w="9355" w:type="dxa"/>
            <w:shd w:val="clear" w:color="auto" w:fill="E7E6E6" w:themeFill="background2"/>
          </w:tcPr>
          <w:p w14:paraId="4EA39545" w14:textId="77777777" w:rsidR="00997AD9" w:rsidRPr="00367018" w:rsidRDefault="00997AD9" w:rsidP="0023638F">
            <w:pPr>
              <w:jc w:val="both"/>
              <w:rPr>
                <w:sz w:val="22"/>
              </w:rPr>
            </w:pPr>
            <w:r w:rsidRPr="00367018">
              <w:rPr>
                <w:b/>
                <w:sz w:val="28"/>
                <w:szCs w:val="28"/>
              </w:rPr>
              <w:t>Preliminary work already carried out</w:t>
            </w:r>
          </w:p>
        </w:tc>
      </w:tr>
    </w:tbl>
    <w:p w14:paraId="7814092C" w14:textId="469E1A8E" w:rsidR="003026B2" w:rsidRPr="00367018" w:rsidRDefault="003A62F7" w:rsidP="00712766">
      <w:pPr>
        <w:jc w:val="both"/>
      </w:pPr>
      <w:r w:rsidRPr="00367018">
        <w:t>We have ample experiences with composite nanoparticles</w:t>
      </w:r>
      <w:r w:rsidR="00A35E22" w:rsidRPr="00367018">
        <w:t>’</w:t>
      </w:r>
      <w:r w:rsidRPr="00367018">
        <w:t xml:space="preserve"> synthesis, characterization and modification for biomedical applicat</w:t>
      </w:r>
      <w:r w:rsidR="00A35E22">
        <w:t>ions (see our recent work</w:t>
      </w:r>
      <w:r w:rsidR="00911F0D">
        <w:t>s</w:t>
      </w:r>
      <w:r w:rsidR="00A35E22">
        <w:t xml:space="preserve"> ref. </w:t>
      </w:r>
      <w:r w:rsidR="00F94EE5">
        <w:t>1</w:t>
      </w:r>
      <w:r w:rsidR="00140575">
        <w:t>,5,7</w:t>
      </w:r>
      <w:r w:rsidRPr="00367018">
        <w:t xml:space="preserve">). </w:t>
      </w:r>
      <w:r w:rsidR="0002487F" w:rsidRPr="00367018">
        <w:t>We</w:t>
      </w:r>
      <w:r w:rsidR="00C50C36" w:rsidRPr="00367018">
        <w:t xml:space="preserve"> also</w:t>
      </w:r>
      <w:r w:rsidR="0002487F" w:rsidRPr="00367018">
        <w:t xml:space="preserve"> have experiences with</w:t>
      </w:r>
      <w:r w:rsidR="00140575">
        <w:t xml:space="preserve"> model lipid bilayer preparation, modification and its characterization by means of neutron reflectometry at GRAINS facility in FLNP (ref. 2,4).</w:t>
      </w:r>
      <w:r w:rsidR="00415F61">
        <w:t xml:space="preserve"> The series of nanoparticle systems that we propose to examine in the experiment have already been characterized by other experimental methods. </w:t>
      </w:r>
      <w:r w:rsidR="005874FA">
        <w:t xml:space="preserve">In general, </w:t>
      </w:r>
      <w:r w:rsidR="00A57B4E">
        <w:t>average particle magnetic core size is 7 nm, silica shell thickness 2 nm. T</w:t>
      </w:r>
      <w:r w:rsidR="005874FA">
        <w:t xml:space="preserve">he majority of nanoparticle systems exhibit negative zeta-potential (-30 mV) and good stability in pure water environment. However, the first experiments conducted on live cells have suggested none or only a very modest interaction of selected </w:t>
      </w:r>
      <w:r w:rsidR="005F5E68">
        <w:t xml:space="preserve">systems with the cells. This observation is the principal source of our motivation for the submitted proposal.  </w:t>
      </w:r>
      <w:r w:rsidR="00415F61">
        <w:t xml:space="preserve"> </w:t>
      </w:r>
    </w:p>
    <w:p w14:paraId="1F7DF206" w14:textId="77777777" w:rsidR="00997AD9" w:rsidRPr="00367018" w:rsidRDefault="00997AD9" w:rsidP="00997AD9">
      <w:pPr>
        <w:jc w:val="both"/>
        <w:rPr>
          <w:sz w:val="22"/>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Look w:val="04A0" w:firstRow="1" w:lastRow="0" w:firstColumn="1" w:lastColumn="0" w:noHBand="0" w:noVBand="1"/>
      </w:tblPr>
      <w:tblGrid>
        <w:gridCol w:w="9571"/>
      </w:tblGrid>
      <w:tr w:rsidR="008B2F06" w:rsidRPr="00367018" w14:paraId="397BBD22" w14:textId="77777777" w:rsidTr="0023638F">
        <w:tc>
          <w:tcPr>
            <w:tcW w:w="10042" w:type="dxa"/>
            <w:shd w:val="clear" w:color="auto" w:fill="E7E6E6" w:themeFill="background2"/>
          </w:tcPr>
          <w:p w14:paraId="3DBA91E4" w14:textId="77777777" w:rsidR="00997AD9" w:rsidRPr="00367018" w:rsidRDefault="00997AD9" w:rsidP="0023638F">
            <w:pPr>
              <w:jc w:val="both"/>
              <w:rPr>
                <w:sz w:val="22"/>
              </w:rPr>
            </w:pPr>
            <w:r w:rsidRPr="00367018">
              <w:rPr>
                <w:b/>
                <w:sz w:val="28"/>
                <w:szCs w:val="28"/>
              </w:rPr>
              <w:t>Aim of proposed experiment</w:t>
            </w:r>
          </w:p>
        </w:tc>
      </w:tr>
    </w:tbl>
    <w:p w14:paraId="5FEE3C3B" w14:textId="3550AA57" w:rsidR="004C21CE" w:rsidRDefault="005F5E68" w:rsidP="00AC56E7">
      <w:pPr>
        <w:pStyle w:val="Odsekzoznamu"/>
        <w:numPr>
          <w:ilvl w:val="0"/>
          <w:numId w:val="7"/>
        </w:numPr>
        <w:jc w:val="both"/>
      </w:pPr>
      <w:r>
        <w:t>To determine the kind of interaction between selected nanoparticle system and model lipid membrane</w:t>
      </w:r>
      <w:r w:rsidR="00C0024C">
        <w:t xml:space="preserve"> (none/adhesion/inclusion/destruction/other?)</w:t>
      </w:r>
    </w:p>
    <w:p w14:paraId="72A394E2" w14:textId="77777777" w:rsidR="00C0024C" w:rsidRDefault="00C0024C" w:rsidP="00C0024C">
      <w:pPr>
        <w:pStyle w:val="Odsekzoznamu"/>
        <w:jc w:val="both"/>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Look w:val="04A0" w:firstRow="1" w:lastRow="0" w:firstColumn="1" w:lastColumn="0" w:noHBand="0" w:noVBand="1"/>
      </w:tblPr>
      <w:tblGrid>
        <w:gridCol w:w="9571"/>
      </w:tblGrid>
      <w:tr w:rsidR="008B2F06" w:rsidRPr="00367018" w14:paraId="51C7DEAB" w14:textId="77777777" w:rsidTr="00C0024C">
        <w:tc>
          <w:tcPr>
            <w:tcW w:w="9571" w:type="dxa"/>
            <w:shd w:val="clear" w:color="auto" w:fill="E7E6E6" w:themeFill="background2"/>
          </w:tcPr>
          <w:p w14:paraId="6A802993" w14:textId="77777777" w:rsidR="00997AD9" w:rsidRPr="00367018" w:rsidRDefault="00997AD9" w:rsidP="0023638F">
            <w:pPr>
              <w:jc w:val="both"/>
              <w:rPr>
                <w:sz w:val="22"/>
              </w:rPr>
            </w:pPr>
            <w:r w:rsidRPr="00367018">
              <w:rPr>
                <w:b/>
                <w:sz w:val="28"/>
                <w:szCs w:val="28"/>
              </w:rPr>
              <w:t>Details of proposed experimental approach</w:t>
            </w:r>
          </w:p>
        </w:tc>
      </w:tr>
    </w:tbl>
    <w:p w14:paraId="735F9287" w14:textId="7EF71192" w:rsidR="008F6DEF" w:rsidRPr="00367018" w:rsidRDefault="00C0024C" w:rsidP="00B3784A">
      <w:pPr>
        <w:jc w:val="both"/>
      </w:pPr>
      <w:r>
        <w:t xml:space="preserve">In the proposed experiment, the interaction between magnetic </w:t>
      </w:r>
      <w:r w:rsidR="00DE7205" w:rsidRPr="00367018">
        <w:t xml:space="preserve">core@shell </w:t>
      </w:r>
      <w:bookmarkStart w:id="2" w:name="_Hlk82776582"/>
      <w:r w:rsidR="00DE7205" w:rsidRPr="00367018">
        <w:t>Fe</w:t>
      </w:r>
      <w:r w:rsidR="00DE7205" w:rsidRPr="00367018">
        <w:rPr>
          <w:vertAlign w:val="subscript"/>
        </w:rPr>
        <w:t>3</w:t>
      </w:r>
      <w:r w:rsidR="00DE7205" w:rsidRPr="00367018">
        <w:t>O</w:t>
      </w:r>
      <w:r w:rsidR="00DE7205" w:rsidRPr="00367018">
        <w:rPr>
          <w:vertAlign w:val="subscript"/>
        </w:rPr>
        <w:t>4</w:t>
      </w:r>
      <w:r w:rsidR="00DE7205" w:rsidRPr="00367018">
        <w:t>@SiO</w:t>
      </w:r>
      <w:r w:rsidR="00DE7205" w:rsidRPr="00367018">
        <w:rPr>
          <w:vertAlign w:val="subscript"/>
        </w:rPr>
        <w:t>2</w:t>
      </w:r>
      <w:r w:rsidR="00DE7205" w:rsidRPr="00367018">
        <w:t xml:space="preserve"> </w:t>
      </w:r>
      <w:bookmarkEnd w:id="2"/>
      <w:r>
        <w:t>nanoparticle system and single planar lipid bilayer (</w:t>
      </w:r>
      <w:r w:rsidRPr="00C0024C">
        <w:t xml:space="preserve">1,2-dioleoyl-sn-glycero-3-phosphocholine </w:t>
      </w:r>
      <w:r>
        <w:t xml:space="preserve">+ </w:t>
      </w:r>
      <w:r w:rsidR="0020412B">
        <w:t xml:space="preserve">29 mol% of </w:t>
      </w:r>
      <w:r>
        <w:t>cholesterol)</w:t>
      </w:r>
      <w:r w:rsidR="0020412B">
        <w:t xml:space="preserve"> </w:t>
      </w:r>
      <w:r w:rsidR="00DE7205" w:rsidRPr="00367018">
        <w:t>will be</w:t>
      </w:r>
      <w:r>
        <w:t xml:space="preserve"> </w:t>
      </w:r>
      <w:r w:rsidR="00DE7205" w:rsidRPr="00367018">
        <w:t xml:space="preserve">investigated by means of </w:t>
      </w:r>
      <w:r>
        <w:t>neutron reflectometry</w:t>
      </w:r>
      <w:r w:rsidR="00DE7205" w:rsidRPr="00367018">
        <w:t>.</w:t>
      </w:r>
      <w:r w:rsidR="0020412B">
        <w:t xml:space="preserve"> In the first step, crystal support will be characterized in D</w:t>
      </w:r>
      <w:r w:rsidR="0020412B" w:rsidRPr="0020412B">
        <w:rPr>
          <w:vertAlign w:val="subscript"/>
        </w:rPr>
        <w:t>2</w:t>
      </w:r>
      <w:r w:rsidR="0020412B">
        <w:t>O environment. Afterwards, model bilayer (DOPC + cholesterol) will be prepared on the crystal surface and the system will be measured in D</w:t>
      </w:r>
      <w:r w:rsidR="0020412B" w:rsidRPr="0020412B">
        <w:rPr>
          <w:vertAlign w:val="subscript"/>
        </w:rPr>
        <w:t>2</w:t>
      </w:r>
      <w:r w:rsidR="0020412B">
        <w:t xml:space="preserve">O as a reference. In the final step, nanoparticle system (in clinically relevant concentration) will be </w:t>
      </w:r>
      <w:r w:rsidR="0020412B">
        <w:lastRenderedPageBreak/>
        <w:t xml:space="preserve">injected into the chamber. After </w:t>
      </w:r>
      <w:r w:rsidR="00B3784A">
        <w:t>system stabilization (30 min.), the water environment in the chamber will be exchanged (D</w:t>
      </w:r>
      <w:r w:rsidR="00B3784A" w:rsidRPr="00B3784A">
        <w:rPr>
          <w:vertAlign w:val="subscript"/>
        </w:rPr>
        <w:t>2</w:t>
      </w:r>
      <w:r w:rsidR="00B3784A">
        <w:t>O). The water exchange will facilitate the removal of particles that do not interact with the membrane.</w:t>
      </w:r>
      <w:r w:rsidR="00A57B4E">
        <w:t xml:space="preserve"> Although NSLD of particles’ magnetic cores (6.9x10</w:t>
      </w:r>
      <w:r w:rsidR="00A57B4E" w:rsidRPr="00A57B4E">
        <w:rPr>
          <w:vertAlign w:val="superscript"/>
        </w:rPr>
        <w:t>-6</w:t>
      </w:r>
      <w:r w:rsidR="00A57B4E">
        <w:t xml:space="preserve"> Å</w:t>
      </w:r>
      <w:r w:rsidR="00A57B4E" w:rsidRPr="00A57B4E">
        <w:rPr>
          <w:vertAlign w:val="superscript"/>
        </w:rPr>
        <w:t>-2</w:t>
      </w:r>
      <w:r w:rsidR="00A57B4E">
        <w:t>) is close to the NSLD of D</w:t>
      </w:r>
      <w:r w:rsidR="00A57B4E" w:rsidRPr="00A57B4E">
        <w:rPr>
          <w:vertAlign w:val="subscript"/>
        </w:rPr>
        <w:t>2</w:t>
      </w:r>
      <w:r w:rsidR="00A57B4E">
        <w:t>O, we expect that contrast between silica shell (NSLD = 2.2x10</w:t>
      </w:r>
      <w:r w:rsidR="00A57B4E" w:rsidRPr="00A57B4E">
        <w:rPr>
          <w:vertAlign w:val="superscript"/>
        </w:rPr>
        <w:t>-6</w:t>
      </w:r>
      <w:r w:rsidR="00A57B4E">
        <w:t xml:space="preserve"> Å</w:t>
      </w:r>
      <w:r w:rsidR="00A57B4E" w:rsidRPr="00A57B4E">
        <w:rPr>
          <w:vertAlign w:val="superscript"/>
        </w:rPr>
        <w:t>-2</w:t>
      </w:r>
      <w:r w:rsidR="00A57B4E">
        <w:t>) and D</w:t>
      </w:r>
      <w:r w:rsidR="00A57B4E" w:rsidRPr="00A57B4E">
        <w:rPr>
          <w:vertAlign w:val="subscript"/>
        </w:rPr>
        <w:t>2</w:t>
      </w:r>
      <w:r w:rsidR="00A57B4E">
        <w:t xml:space="preserve">O environment will allow for determination of structural changes on the surface or within the </w:t>
      </w:r>
      <w:r w:rsidR="005E7F9E">
        <w:t xml:space="preserve">model lipid bilayer. </w:t>
      </w:r>
    </w:p>
    <w:p w14:paraId="38E5BF79" w14:textId="77777777" w:rsidR="00997AD9" w:rsidRPr="00367018" w:rsidRDefault="00997AD9" w:rsidP="00997AD9">
      <w:pPr>
        <w:jc w:val="both"/>
        <w:rPr>
          <w:sz w:val="22"/>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Look w:val="04A0" w:firstRow="1" w:lastRow="0" w:firstColumn="1" w:lastColumn="0" w:noHBand="0" w:noVBand="1"/>
      </w:tblPr>
      <w:tblGrid>
        <w:gridCol w:w="9571"/>
      </w:tblGrid>
      <w:tr w:rsidR="008B2F06" w:rsidRPr="00367018" w14:paraId="5AD5211D" w14:textId="77777777" w:rsidTr="0023638F">
        <w:tc>
          <w:tcPr>
            <w:tcW w:w="10042" w:type="dxa"/>
            <w:shd w:val="clear" w:color="auto" w:fill="E7E6E6" w:themeFill="background2"/>
          </w:tcPr>
          <w:p w14:paraId="60EF63D1" w14:textId="77777777" w:rsidR="00997AD9" w:rsidRPr="00367018" w:rsidRDefault="00997AD9" w:rsidP="0023638F">
            <w:pPr>
              <w:jc w:val="both"/>
              <w:rPr>
                <w:sz w:val="22"/>
              </w:rPr>
            </w:pPr>
            <w:r w:rsidRPr="00367018">
              <w:rPr>
                <w:b/>
                <w:sz w:val="28"/>
                <w:szCs w:val="28"/>
              </w:rPr>
              <w:t>Instrument and days required</w:t>
            </w:r>
          </w:p>
        </w:tc>
      </w:tr>
    </w:tbl>
    <w:p w14:paraId="3D644DB8" w14:textId="3E9BC434" w:rsidR="00997AD9" w:rsidRPr="00367018" w:rsidRDefault="009721B2" w:rsidP="00997AD9">
      <w:pPr>
        <w:jc w:val="both"/>
      </w:pPr>
      <w:r w:rsidRPr="00367018">
        <w:t xml:space="preserve">We request the access to </w:t>
      </w:r>
      <w:r w:rsidR="005E7F9E">
        <w:t xml:space="preserve">GRAINS </w:t>
      </w:r>
      <w:r w:rsidRPr="00367018">
        <w:t xml:space="preserve">facility for the period of </w:t>
      </w:r>
      <w:r w:rsidR="00213C17">
        <w:t>3</w:t>
      </w:r>
      <w:r w:rsidR="0017356A" w:rsidRPr="00367018">
        <w:t xml:space="preserve"> </w:t>
      </w:r>
      <w:r w:rsidRPr="00367018">
        <w:t>day</w:t>
      </w:r>
      <w:r w:rsidR="00213C17">
        <w:t>s</w:t>
      </w:r>
      <w:r w:rsidRPr="00367018">
        <w:t>.</w:t>
      </w:r>
    </w:p>
    <w:p w14:paraId="6173EF06" w14:textId="77777777" w:rsidR="00DF2F0E" w:rsidRPr="00367018" w:rsidRDefault="00DF2F0E" w:rsidP="00997AD9">
      <w:pPr>
        <w:jc w:val="both"/>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6A6A6" w:themeFill="background1" w:themeFillShade="A6"/>
        <w:tblLook w:val="04A0" w:firstRow="1" w:lastRow="0" w:firstColumn="1" w:lastColumn="0" w:noHBand="0" w:noVBand="1"/>
      </w:tblPr>
      <w:tblGrid>
        <w:gridCol w:w="9355"/>
      </w:tblGrid>
      <w:tr w:rsidR="008B2F06" w:rsidRPr="00367018" w14:paraId="26A35485" w14:textId="77777777" w:rsidTr="0017356A">
        <w:tc>
          <w:tcPr>
            <w:tcW w:w="9355" w:type="dxa"/>
            <w:shd w:val="clear" w:color="auto" w:fill="A6A6A6" w:themeFill="background1" w:themeFillShade="A6"/>
          </w:tcPr>
          <w:p w14:paraId="12000A99" w14:textId="77777777" w:rsidR="00997AD9" w:rsidRPr="00367018" w:rsidRDefault="00997AD9" w:rsidP="0023638F">
            <w:pPr>
              <w:jc w:val="center"/>
              <w:rPr>
                <w:b/>
                <w:spacing w:val="120"/>
                <w:sz w:val="28"/>
              </w:rPr>
            </w:pPr>
            <w:r w:rsidRPr="00367018">
              <w:rPr>
                <w:b/>
                <w:spacing w:val="120"/>
                <w:sz w:val="28"/>
              </w:rPr>
              <w:t>Your publication record</w:t>
            </w:r>
          </w:p>
        </w:tc>
      </w:tr>
    </w:tbl>
    <w:p w14:paraId="2F6D0FFC" w14:textId="3B2AF1AD" w:rsidR="00A35E22" w:rsidRDefault="00A35E22" w:rsidP="00A35E22">
      <w:pPr>
        <w:pStyle w:val="Odsekzoznamu"/>
        <w:jc w:val="both"/>
        <w:rPr>
          <w:sz w:val="22"/>
        </w:rPr>
      </w:pPr>
    </w:p>
    <w:p w14:paraId="3EA7FC13" w14:textId="38C6DDD3" w:rsidR="000F29BC" w:rsidRPr="00367018" w:rsidRDefault="000F29BC" w:rsidP="0017356A">
      <w:pPr>
        <w:pStyle w:val="Odsekzoznamu"/>
        <w:numPr>
          <w:ilvl w:val="0"/>
          <w:numId w:val="1"/>
        </w:numPr>
        <w:jc w:val="both"/>
        <w:rPr>
          <w:sz w:val="22"/>
        </w:rPr>
      </w:pPr>
      <w:r w:rsidRPr="00367018">
        <w:t>Magnetic characterization and moderate cytotoxicity of magnetic mesoporous silica nanocomposite for drug delivery of naproxen; Adriana Zeleňáková, Jaroslava Szucsová, Ľuboš Nagy, Vladimír Girman, Vladimír Zeleňák, Veronika Huntošová</w:t>
      </w:r>
      <w:r w:rsidR="00A506C8" w:rsidRPr="00367018">
        <w:t>; Nanomaterials, 2021, 11, 901. https://doi.org/ 10.3390/nano11040901</w:t>
      </w:r>
    </w:p>
    <w:p w14:paraId="3A34BCEF" w14:textId="5287CBF3" w:rsidR="00573610" w:rsidRPr="00367018" w:rsidRDefault="00573610" w:rsidP="0017356A">
      <w:pPr>
        <w:pStyle w:val="Odsekzoznamu"/>
        <w:numPr>
          <w:ilvl w:val="0"/>
          <w:numId w:val="1"/>
        </w:numPr>
        <w:jc w:val="both"/>
        <w:rPr>
          <w:sz w:val="22"/>
        </w:rPr>
      </w:pPr>
      <w:r w:rsidRPr="00367018">
        <w:rPr>
          <w:sz w:val="22"/>
        </w:rPr>
        <w:t>Approaches for a Closer Look at Problems of Liquid Membranes with Amyloid-Beta Peptides. in Soft Matter Systems for Biomedical Applications, edited by Leonid Bulavin and Nikolai Lebovka</w:t>
      </w:r>
    </w:p>
    <w:p w14:paraId="2651520F" w14:textId="32F41C2D" w:rsidR="00573610" w:rsidRPr="00367018" w:rsidRDefault="00573610" w:rsidP="00573610">
      <w:pPr>
        <w:pStyle w:val="Odsekzoznamu"/>
        <w:jc w:val="both"/>
        <w:rPr>
          <w:sz w:val="22"/>
        </w:rPr>
      </w:pPr>
      <w:r w:rsidRPr="00367018">
        <w:rPr>
          <w:sz w:val="22"/>
        </w:rPr>
        <w:t>Tomáš Kondela, Pavol Hrubovčák, Dmitry Soloviov, Dina Badreeva, Tatiana Murugova, Vadim Skoi, Alexander Kuklin, Olexander Ivankov, Norbert Kučerka</w:t>
      </w:r>
    </w:p>
    <w:p w14:paraId="59E9C0BD" w14:textId="6CF09769" w:rsidR="00573610" w:rsidRPr="00367018" w:rsidRDefault="00573610" w:rsidP="00573610">
      <w:pPr>
        <w:pStyle w:val="Odsekzoznamu"/>
        <w:jc w:val="both"/>
        <w:rPr>
          <w:sz w:val="22"/>
        </w:rPr>
      </w:pPr>
      <w:r w:rsidRPr="00367018">
        <w:rPr>
          <w:sz w:val="22"/>
        </w:rPr>
        <w:t>Springer 2021</w:t>
      </w:r>
    </w:p>
    <w:p w14:paraId="72E98B65" w14:textId="478AFDBB" w:rsidR="0017356A" w:rsidRPr="00367018" w:rsidRDefault="0017356A" w:rsidP="0017356A">
      <w:pPr>
        <w:pStyle w:val="Odsekzoznamu"/>
        <w:numPr>
          <w:ilvl w:val="0"/>
          <w:numId w:val="1"/>
        </w:numPr>
        <w:jc w:val="both"/>
        <w:rPr>
          <w:sz w:val="22"/>
        </w:rPr>
      </w:pPr>
      <w:r w:rsidRPr="00367018">
        <w:rPr>
          <w:sz w:val="22"/>
        </w:rPr>
        <w:t>Investigating the competitive effects of cholesterol and melatonin in model lipid membranes</w:t>
      </w:r>
    </w:p>
    <w:p w14:paraId="04958A98" w14:textId="77777777" w:rsidR="0017356A" w:rsidRPr="00367018" w:rsidRDefault="0017356A" w:rsidP="0017356A">
      <w:pPr>
        <w:ind w:left="360" w:firstLine="348"/>
        <w:jc w:val="both"/>
        <w:rPr>
          <w:sz w:val="22"/>
        </w:rPr>
      </w:pPr>
      <w:r w:rsidRPr="00367018">
        <w:rPr>
          <w:sz w:val="22"/>
        </w:rPr>
        <w:t>Kondela, T., Dushanov, E., Vorobyeva, M., ...Leonenko, Z., Kučerka, N.</w:t>
      </w:r>
    </w:p>
    <w:p w14:paraId="65CDA72C" w14:textId="79AD5758" w:rsidR="00997AD9" w:rsidRPr="00367018" w:rsidRDefault="0017356A" w:rsidP="0017356A">
      <w:pPr>
        <w:pStyle w:val="Odsekzoznamu"/>
        <w:jc w:val="both"/>
        <w:rPr>
          <w:sz w:val="22"/>
        </w:rPr>
      </w:pPr>
      <w:r w:rsidRPr="00367018">
        <w:rPr>
          <w:sz w:val="22"/>
        </w:rPr>
        <w:t>Biochimica et Biophysica Acta - Biomembranes, 2021, 1863(9), 183651</w:t>
      </w:r>
    </w:p>
    <w:p w14:paraId="4C5D30DD" w14:textId="77777777" w:rsidR="0017356A" w:rsidRPr="00367018" w:rsidRDefault="0017356A" w:rsidP="0017356A">
      <w:pPr>
        <w:pStyle w:val="Odsekzoznamu"/>
        <w:numPr>
          <w:ilvl w:val="0"/>
          <w:numId w:val="1"/>
        </w:numPr>
        <w:jc w:val="both"/>
        <w:rPr>
          <w:sz w:val="22"/>
        </w:rPr>
      </w:pPr>
      <w:r w:rsidRPr="00367018">
        <w:rPr>
          <w:sz w:val="22"/>
        </w:rPr>
        <w:t>Reflectometry and molecular dynamics study of the impact of cholesterol and melatonin on model lipid membranes</w:t>
      </w:r>
    </w:p>
    <w:p w14:paraId="2E28710B" w14:textId="77777777" w:rsidR="0017356A" w:rsidRPr="00367018" w:rsidRDefault="0017356A" w:rsidP="0017356A">
      <w:pPr>
        <w:pStyle w:val="Odsekzoznamu"/>
        <w:jc w:val="both"/>
        <w:rPr>
          <w:sz w:val="22"/>
        </w:rPr>
      </w:pPr>
      <w:r w:rsidRPr="00367018">
        <w:rPr>
          <w:sz w:val="22"/>
        </w:rPr>
        <w:t>Hrubovčák, P., Dushanov, E., Kondela, T., ...Kholmurodov, K., Kučerka, N.</w:t>
      </w:r>
    </w:p>
    <w:p w14:paraId="09FCBDB0" w14:textId="0CB2DA41" w:rsidR="0017356A" w:rsidRPr="00367018" w:rsidRDefault="0017356A" w:rsidP="0017356A">
      <w:pPr>
        <w:pStyle w:val="Odsekzoznamu"/>
        <w:jc w:val="both"/>
        <w:rPr>
          <w:sz w:val="22"/>
        </w:rPr>
      </w:pPr>
      <w:r w:rsidRPr="00367018">
        <w:rPr>
          <w:sz w:val="22"/>
        </w:rPr>
        <w:t>European Biophysics Journal, 2021</w:t>
      </w:r>
    </w:p>
    <w:p w14:paraId="76235379" w14:textId="77777777" w:rsidR="0017356A" w:rsidRPr="00367018" w:rsidRDefault="0017356A" w:rsidP="0017356A">
      <w:pPr>
        <w:pStyle w:val="Odsekzoznamu"/>
        <w:numPr>
          <w:ilvl w:val="0"/>
          <w:numId w:val="1"/>
        </w:numPr>
        <w:jc w:val="both"/>
        <w:rPr>
          <w:sz w:val="22"/>
        </w:rPr>
      </w:pPr>
      <w:r w:rsidRPr="00367018">
        <w:rPr>
          <w:sz w:val="22"/>
        </w:rPr>
        <w:t>Particle Size Determination in SBA15 Nanocomposite Using Model Based Analysis of SANS and Magnetization Experimental Data</w:t>
      </w:r>
    </w:p>
    <w:p w14:paraId="444642DE" w14:textId="77777777" w:rsidR="0017356A" w:rsidRPr="00367018" w:rsidRDefault="0017356A" w:rsidP="0017356A">
      <w:pPr>
        <w:pStyle w:val="Odsekzoznamu"/>
        <w:jc w:val="both"/>
        <w:rPr>
          <w:sz w:val="22"/>
        </w:rPr>
      </w:pPr>
      <w:r w:rsidRPr="00367018">
        <w:rPr>
          <w:sz w:val="22"/>
        </w:rPr>
        <w:t>Hrubovčák, P., Kučerka, N., Zeleňáková, A., Zeleňák, V.</w:t>
      </w:r>
    </w:p>
    <w:p w14:paraId="446BA796" w14:textId="03F0023C" w:rsidR="0017356A" w:rsidRPr="00367018" w:rsidRDefault="0017356A" w:rsidP="0017356A">
      <w:pPr>
        <w:pStyle w:val="Odsekzoznamu"/>
        <w:jc w:val="both"/>
        <w:rPr>
          <w:sz w:val="22"/>
        </w:rPr>
      </w:pPr>
      <w:r w:rsidRPr="00367018">
        <w:rPr>
          <w:sz w:val="22"/>
        </w:rPr>
        <w:t>Acta Physica Polonica A, 2020, 137(5), pp. 730–732</w:t>
      </w:r>
    </w:p>
    <w:p w14:paraId="6DD59D7B" w14:textId="77777777" w:rsidR="0017356A" w:rsidRPr="00367018" w:rsidRDefault="0017356A" w:rsidP="0017356A">
      <w:pPr>
        <w:pStyle w:val="Odsekzoznamu"/>
        <w:numPr>
          <w:ilvl w:val="0"/>
          <w:numId w:val="1"/>
        </w:numPr>
        <w:jc w:val="both"/>
        <w:rPr>
          <w:sz w:val="22"/>
        </w:rPr>
      </w:pPr>
      <w:r w:rsidRPr="00367018">
        <w:rPr>
          <w:sz w:val="22"/>
        </w:rPr>
        <w:t>Structural changes introduced by cholesterol and melatonin to the model membranes mimicking preclinical conformational diseases</w:t>
      </w:r>
    </w:p>
    <w:p w14:paraId="370760BC" w14:textId="77777777" w:rsidR="0017356A" w:rsidRPr="00367018" w:rsidRDefault="0017356A" w:rsidP="0017356A">
      <w:pPr>
        <w:pStyle w:val="Odsekzoznamu"/>
        <w:jc w:val="both"/>
        <w:rPr>
          <w:sz w:val="22"/>
        </w:rPr>
      </w:pPr>
      <w:r w:rsidRPr="00367018">
        <w:rPr>
          <w:sz w:val="22"/>
        </w:rPr>
        <w:t>Murugova, T., Ivankov, O., Ermakova, E., ...Kuklin, A., Kučerka, N.</w:t>
      </w:r>
    </w:p>
    <w:p w14:paraId="29927743" w14:textId="4DC2B4CB" w:rsidR="0017356A" w:rsidRPr="00367018" w:rsidRDefault="0017356A" w:rsidP="0017356A">
      <w:pPr>
        <w:pStyle w:val="Odsekzoznamu"/>
        <w:jc w:val="both"/>
        <w:rPr>
          <w:sz w:val="22"/>
        </w:rPr>
      </w:pPr>
      <w:r w:rsidRPr="00367018">
        <w:rPr>
          <w:sz w:val="22"/>
        </w:rPr>
        <w:t>General Physiology and Biophysics, 2020, 39(2), pp. 135–144</w:t>
      </w:r>
    </w:p>
    <w:p w14:paraId="7F91C903" w14:textId="77777777" w:rsidR="0017356A" w:rsidRPr="00367018" w:rsidRDefault="0017356A" w:rsidP="0017356A">
      <w:pPr>
        <w:pStyle w:val="Odsekzoznamu"/>
        <w:numPr>
          <w:ilvl w:val="0"/>
          <w:numId w:val="1"/>
        </w:numPr>
        <w:jc w:val="both"/>
      </w:pPr>
      <w:r w:rsidRPr="00367018">
        <w:t>Size and distribution of the iron oxide nanoparticles in SBA-15 nanoporous silica via SANS study; Zeleňáková, A., Hrubovčák, P., Kapusta, O., ...Ivankov, O., Zeleňák, V.; Scientific Reports, 2019, 9(1), 15852</w:t>
      </w:r>
    </w:p>
    <w:p w14:paraId="355D1BEC" w14:textId="77777777" w:rsidR="00040435" w:rsidRPr="00367018" w:rsidRDefault="00040435" w:rsidP="00040435">
      <w:pPr>
        <w:pStyle w:val="a"/>
        <w:widowControl/>
        <w:rPr>
          <w:rFonts w:ascii="Times New Roman" w:hAnsi="Times New Roman"/>
          <w:sz w:val="24"/>
          <w:szCs w:val="24"/>
          <w:lang w:val="en-US"/>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6A6A6" w:themeFill="background1" w:themeFillShade="A6"/>
        <w:tblLook w:val="04A0" w:firstRow="1" w:lastRow="0" w:firstColumn="1" w:lastColumn="0" w:noHBand="0" w:noVBand="1"/>
      </w:tblPr>
      <w:tblGrid>
        <w:gridCol w:w="9571"/>
      </w:tblGrid>
      <w:tr w:rsidR="00040435" w:rsidRPr="00367018" w14:paraId="68EEA8B2" w14:textId="77777777" w:rsidTr="00743DCC">
        <w:tc>
          <w:tcPr>
            <w:tcW w:w="10042" w:type="dxa"/>
            <w:shd w:val="clear" w:color="auto" w:fill="A6A6A6" w:themeFill="background1" w:themeFillShade="A6"/>
          </w:tcPr>
          <w:p w14:paraId="5004F317" w14:textId="77777777" w:rsidR="00040435" w:rsidRPr="00367018" w:rsidRDefault="008B2F06" w:rsidP="00743DCC">
            <w:pPr>
              <w:jc w:val="center"/>
              <w:rPr>
                <w:b/>
                <w:spacing w:val="100"/>
                <w:sz w:val="28"/>
              </w:rPr>
            </w:pPr>
            <w:r w:rsidRPr="00367018">
              <w:rPr>
                <w:b/>
                <w:bCs/>
                <w:spacing w:val="100"/>
                <w:sz w:val="28"/>
              </w:rPr>
              <w:t>Significance of results for society and/or technological development</w:t>
            </w:r>
          </w:p>
        </w:tc>
      </w:tr>
    </w:tbl>
    <w:p w14:paraId="26CAB1B9" w14:textId="77777777" w:rsidR="00040435" w:rsidRPr="00367018" w:rsidRDefault="00040435" w:rsidP="00040435">
      <w:pPr>
        <w:jc w:val="both"/>
        <w:rPr>
          <w:sz w:val="22"/>
        </w:rPr>
      </w:pPr>
    </w:p>
    <w:p w14:paraId="4910BFC0" w14:textId="77777777" w:rsidR="008B2F06" w:rsidRPr="00367018" w:rsidRDefault="008B2F06" w:rsidP="00040435">
      <w:pPr>
        <w:jc w:val="both"/>
        <w:rPr>
          <w:sz w:val="24"/>
          <w:szCs w:val="24"/>
        </w:rPr>
      </w:pPr>
      <w:r w:rsidRPr="00367018">
        <w:rPr>
          <w:b/>
          <w:i/>
          <w:sz w:val="24"/>
          <w:szCs w:val="24"/>
        </w:rPr>
        <w:t>What impact can the results of the experiment have on the progress of applied science and/or the development of technologies and/or the solution of topical societal problems?</w:t>
      </w:r>
      <w:r w:rsidR="00040435" w:rsidRPr="00367018">
        <w:rPr>
          <w:sz w:val="24"/>
          <w:szCs w:val="24"/>
        </w:rPr>
        <w:t xml:space="preserve"> </w:t>
      </w:r>
    </w:p>
    <w:p w14:paraId="56818B70" w14:textId="22016F66" w:rsidR="00040435" w:rsidRDefault="005E7F9E" w:rsidP="005E7F9E">
      <w:pPr>
        <w:jc w:val="both"/>
      </w:pPr>
      <w:r>
        <w:t xml:space="preserve">The determination of </w:t>
      </w:r>
      <w:r w:rsidR="00DB5BAA">
        <w:t xml:space="preserve">interaction process that takes place when </w:t>
      </w:r>
      <w:r>
        <w:t>prepared nanoparticle</w:t>
      </w:r>
      <w:r w:rsidR="00DB5BAA">
        <w:t xml:space="preserve">s are in contact with model </w:t>
      </w:r>
      <w:r>
        <w:t xml:space="preserve">lipid </w:t>
      </w:r>
      <w:r w:rsidR="00DB5BAA">
        <w:t xml:space="preserve">membrane </w:t>
      </w:r>
      <w:r>
        <w:t>is crucial</w:t>
      </w:r>
      <w:r w:rsidR="00DB5BAA">
        <w:t xml:space="preserve"> from both fundamental and, in our case, application point of view. The answer to this question will help in further tailoring of the nanoparticle systems by modification of their size or surface ligands. Although the prepared nanoparticles may be potentially employed for wide spectrum of biomedicine applications, we are focused on their utilization for SARS-CoV-2 dis</w:t>
      </w:r>
      <w:r w:rsidR="00404955">
        <w:t xml:space="preserve">ease diagnostics and therapy. Hence, we assume the topic is of high relevance and urgency. We consider the proposed experiment as </w:t>
      </w:r>
      <w:r w:rsidR="00B61929">
        <w:t xml:space="preserve">pioneering in the sense we have not investigated this type of interaction by the selected neutron reflectometry method. In the case of obtaining valid results, we are determined to submit further proposals addressing more specific questions regarding the investigated interactions. Moreover, the experiments would serve as a platform for the establishment of mutual international </w:t>
      </w:r>
      <w:r w:rsidR="00DA277F">
        <w:t xml:space="preserve">collaboration </w:t>
      </w:r>
      <w:r w:rsidR="00B61929">
        <w:t xml:space="preserve">between the </w:t>
      </w:r>
      <w:r w:rsidR="00736042">
        <w:t>group of Dr. N. Kuč</w:t>
      </w:r>
      <w:r w:rsidR="00B61929">
        <w:t>erka</w:t>
      </w:r>
      <w:r w:rsidR="00736042">
        <w:t xml:space="preserve"> from FLNP (expert in the scope of model lipid membranes) and the group of Dr. A. Zeleňáková from P. J. Šafárik University in Slovakia (expert in functionalized magnetic nanoparticles synthesis and characterization).</w:t>
      </w:r>
    </w:p>
    <w:p w14:paraId="0C8ED2CA" w14:textId="77777777" w:rsidR="00A35E22" w:rsidRDefault="00A35E22" w:rsidP="00067F97">
      <w:pPr>
        <w:jc w:val="both"/>
      </w:pPr>
    </w:p>
    <w:sectPr w:rsidR="00A35E22" w:rsidSect="00500CC9">
      <w:headerReference w:type="default" r:id="rId8"/>
      <w:footerReference w:type="default" r:id="rId9"/>
      <w:pgSz w:w="11906" w:h="16838"/>
      <w:pgMar w:top="1134" w:right="850" w:bottom="426" w:left="1701" w:header="0" w:footer="27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68B420" w14:textId="77777777" w:rsidR="00097B74" w:rsidRDefault="00097B74" w:rsidP="00997AD9">
      <w:r>
        <w:separator/>
      </w:r>
    </w:p>
  </w:endnote>
  <w:endnote w:type="continuationSeparator" w:id="0">
    <w:p w14:paraId="59FBBF7D" w14:textId="77777777" w:rsidR="00097B74" w:rsidRDefault="00097B74" w:rsidP="00997A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NTTimes/Cyrillic">
    <w:altName w:val="Times New Roman"/>
    <w:charset w:val="00"/>
    <w:family w:val="auto"/>
    <w:pitch w:val="variable"/>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A6C47" w14:textId="77777777" w:rsidR="00500CC9" w:rsidRPr="007B492B" w:rsidRDefault="00500CC9">
    <w:pPr>
      <w:pStyle w:val="Pta"/>
      <w:rPr>
        <w:i/>
        <w:color w:val="FF0000"/>
        <w:lang w:val="en-US"/>
      </w:rPr>
    </w:pPr>
    <w:r w:rsidRPr="007B492B">
      <w:rPr>
        <w:b/>
        <w:i/>
        <w:color w:val="FF0000"/>
        <w:lang w:val="en-US"/>
      </w:rPr>
      <w:t>Important: The proposal must be no more two pag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D1D43F" w14:textId="77777777" w:rsidR="00097B74" w:rsidRDefault="00097B74" w:rsidP="00997AD9">
      <w:r>
        <w:separator/>
      </w:r>
    </w:p>
  </w:footnote>
  <w:footnote w:type="continuationSeparator" w:id="0">
    <w:p w14:paraId="16C24AB8" w14:textId="77777777" w:rsidR="00097B74" w:rsidRDefault="00097B74" w:rsidP="00997A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1DEB4" w14:textId="77777777" w:rsidR="00997AD9" w:rsidRDefault="00997AD9">
    <w:pPr>
      <w:pStyle w:val="Hlavika"/>
    </w:pPr>
    <w:r>
      <w:rPr>
        <w:noProof/>
        <w:lang w:val="sk-SK" w:eastAsia="sk-SK"/>
      </w:rPr>
      <w:drawing>
        <wp:inline distT="0" distB="0" distL="0" distR="0" wp14:anchorId="65DAAE22" wp14:editId="11573708">
          <wp:extent cx="5940425" cy="876999"/>
          <wp:effectExtent l="0" t="0" r="3175"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R-2 User Office.jpg"/>
                  <pic:cNvPicPr/>
                </pic:nvPicPr>
                <pic:blipFill>
                  <a:blip r:embed="rId1">
                    <a:extLst>
                      <a:ext uri="{28A0092B-C50C-407E-A947-70E740481C1C}">
                        <a14:useLocalDpi xmlns:a14="http://schemas.microsoft.com/office/drawing/2010/main" val="0"/>
                      </a:ext>
                    </a:extLst>
                  </a:blip>
                  <a:stretch>
                    <a:fillRect/>
                  </a:stretch>
                </pic:blipFill>
                <pic:spPr>
                  <a:xfrm>
                    <a:off x="0" y="0"/>
                    <a:ext cx="5940425" cy="876999"/>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EEE"/>
    <w:multiLevelType w:val="hybridMultilevel"/>
    <w:tmpl w:val="75C8ECF4"/>
    <w:lvl w:ilvl="0" w:tplc="A0E04500">
      <w:start w:val="1"/>
      <w:numFmt w:val="decimal"/>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1" w15:restartNumberingAfterBreak="0">
    <w:nsid w:val="04E15AE2"/>
    <w:multiLevelType w:val="hybridMultilevel"/>
    <w:tmpl w:val="C152F59E"/>
    <w:lvl w:ilvl="0" w:tplc="1E10BC06">
      <w:start w:val="1"/>
      <w:numFmt w:val="upp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 w15:restartNumberingAfterBreak="0">
    <w:nsid w:val="05BD5692"/>
    <w:multiLevelType w:val="hybridMultilevel"/>
    <w:tmpl w:val="7B4A37FE"/>
    <w:lvl w:ilvl="0" w:tplc="ACE0863E">
      <w:start w:val="1"/>
      <w:numFmt w:val="decimal"/>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3" w15:restartNumberingAfterBreak="0">
    <w:nsid w:val="07EC0EA8"/>
    <w:multiLevelType w:val="hybridMultilevel"/>
    <w:tmpl w:val="EC5C33A2"/>
    <w:lvl w:ilvl="0" w:tplc="88E2DF6A">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 w15:restartNumberingAfterBreak="0">
    <w:nsid w:val="16D9312D"/>
    <w:multiLevelType w:val="hybridMultilevel"/>
    <w:tmpl w:val="8E96BABE"/>
    <w:lvl w:ilvl="0" w:tplc="88E2DF6A">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 w15:restartNumberingAfterBreak="0">
    <w:nsid w:val="178174F4"/>
    <w:multiLevelType w:val="hybridMultilevel"/>
    <w:tmpl w:val="F8184CE6"/>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6" w15:restartNumberingAfterBreak="0">
    <w:nsid w:val="58080157"/>
    <w:multiLevelType w:val="hybridMultilevel"/>
    <w:tmpl w:val="40A8C156"/>
    <w:lvl w:ilvl="0" w:tplc="88E2DF6A">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75226F62"/>
    <w:multiLevelType w:val="hybridMultilevel"/>
    <w:tmpl w:val="86E81A36"/>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8" w15:restartNumberingAfterBreak="0">
    <w:nsid w:val="7C4D786C"/>
    <w:multiLevelType w:val="hybridMultilevel"/>
    <w:tmpl w:val="0A0A7F72"/>
    <w:lvl w:ilvl="0" w:tplc="3C3C26D4">
      <w:start w:val="1"/>
      <w:numFmt w:val="decimal"/>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num w:numId="1">
    <w:abstractNumId w:val="6"/>
  </w:num>
  <w:num w:numId="2">
    <w:abstractNumId w:val="4"/>
  </w:num>
  <w:num w:numId="3">
    <w:abstractNumId w:val="3"/>
  </w:num>
  <w:num w:numId="4">
    <w:abstractNumId w:val="1"/>
  </w:num>
  <w:num w:numId="5">
    <w:abstractNumId w:val="8"/>
  </w:num>
  <w:num w:numId="6">
    <w:abstractNumId w:val="2"/>
  </w:num>
  <w:num w:numId="7">
    <w:abstractNumId w:val="5"/>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7AD9"/>
    <w:rsid w:val="0002487F"/>
    <w:rsid w:val="00040435"/>
    <w:rsid w:val="00067F97"/>
    <w:rsid w:val="00077238"/>
    <w:rsid w:val="00097B74"/>
    <w:rsid w:val="000F29BC"/>
    <w:rsid w:val="0013524F"/>
    <w:rsid w:val="00140575"/>
    <w:rsid w:val="0017356A"/>
    <w:rsid w:val="001B7B36"/>
    <w:rsid w:val="001E2AF0"/>
    <w:rsid w:val="0020412B"/>
    <w:rsid w:val="00213C17"/>
    <w:rsid w:val="002328B9"/>
    <w:rsid w:val="0023638F"/>
    <w:rsid w:val="0023640A"/>
    <w:rsid w:val="002369F1"/>
    <w:rsid w:val="00243152"/>
    <w:rsid w:val="002525EF"/>
    <w:rsid w:val="002B37BC"/>
    <w:rsid w:val="002F7F86"/>
    <w:rsid w:val="00301461"/>
    <w:rsid w:val="003026B2"/>
    <w:rsid w:val="00321B8B"/>
    <w:rsid w:val="00332677"/>
    <w:rsid w:val="00352256"/>
    <w:rsid w:val="00355625"/>
    <w:rsid w:val="00367018"/>
    <w:rsid w:val="003A62F7"/>
    <w:rsid w:val="003D5DDB"/>
    <w:rsid w:val="003E3DE8"/>
    <w:rsid w:val="00404955"/>
    <w:rsid w:val="00415F61"/>
    <w:rsid w:val="00455F20"/>
    <w:rsid w:val="004A706E"/>
    <w:rsid w:val="004C21CE"/>
    <w:rsid w:val="00500CC9"/>
    <w:rsid w:val="005475CF"/>
    <w:rsid w:val="00573610"/>
    <w:rsid w:val="005853DF"/>
    <w:rsid w:val="005874FA"/>
    <w:rsid w:val="005E7F9E"/>
    <w:rsid w:val="005F0B93"/>
    <w:rsid w:val="005F5E68"/>
    <w:rsid w:val="00680E07"/>
    <w:rsid w:val="0069692A"/>
    <w:rsid w:val="006A1E99"/>
    <w:rsid w:val="006E3228"/>
    <w:rsid w:val="00702A32"/>
    <w:rsid w:val="007066DB"/>
    <w:rsid w:val="00712766"/>
    <w:rsid w:val="00734177"/>
    <w:rsid w:val="00736042"/>
    <w:rsid w:val="007406CD"/>
    <w:rsid w:val="00754345"/>
    <w:rsid w:val="0075740A"/>
    <w:rsid w:val="00777EAE"/>
    <w:rsid w:val="007834D7"/>
    <w:rsid w:val="007B492B"/>
    <w:rsid w:val="007D1867"/>
    <w:rsid w:val="00812560"/>
    <w:rsid w:val="0083129F"/>
    <w:rsid w:val="00847613"/>
    <w:rsid w:val="0085635D"/>
    <w:rsid w:val="00867210"/>
    <w:rsid w:val="008B2F06"/>
    <w:rsid w:val="008B6560"/>
    <w:rsid w:val="008E0932"/>
    <w:rsid w:val="008F6DEF"/>
    <w:rsid w:val="009046C4"/>
    <w:rsid w:val="00911F0D"/>
    <w:rsid w:val="00921299"/>
    <w:rsid w:val="0094380C"/>
    <w:rsid w:val="0095721F"/>
    <w:rsid w:val="009721B2"/>
    <w:rsid w:val="00997AD9"/>
    <w:rsid w:val="009B3C45"/>
    <w:rsid w:val="009C02B4"/>
    <w:rsid w:val="009C47A1"/>
    <w:rsid w:val="009C532B"/>
    <w:rsid w:val="00A27A2C"/>
    <w:rsid w:val="00A35E22"/>
    <w:rsid w:val="00A506C8"/>
    <w:rsid w:val="00A54BF2"/>
    <w:rsid w:val="00A57B4E"/>
    <w:rsid w:val="00A65AF5"/>
    <w:rsid w:val="00A74E9B"/>
    <w:rsid w:val="00AB2DE8"/>
    <w:rsid w:val="00AC56E7"/>
    <w:rsid w:val="00AC7AB7"/>
    <w:rsid w:val="00B05016"/>
    <w:rsid w:val="00B2762E"/>
    <w:rsid w:val="00B3784A"/>
    <w:rsid w:val="00B61929"/>
    <w:rsid w:val="00B82157"/>
    <w:rsid w:val="00BA4EA9"/>
    <w:rsid w:val="00BA5F11"/>
    <w:rsid w:val="00BB24EB"/>
    <w:rsid w:val="00BC0784"/>
    <w:rsid w:val="00BE5C95"/>
    <w:rsid w:val="00C0024C"/>
    <w:rsid w:val="00C4522E"/>
    <w:rsid w:val="00C50C36"/>
    <w:rsid w:val="00CB5A85"/>
    <w:rsid w:val="00CD10DE"/>
    <w:rsid w:val="00CD584E"/>
    <w:rsid w:val="00CE1B24"/>
    <w:rsid w:val="00D15AA6"/>
    <w:rsid w:val="00D33622"/>
    <w:rsid w:val="00D540AB"/>
    <w:rsid w:val="00D83EA8"/>
    <w:rsid w:val="00DA277F"/>
    <w:rsid w:val="00DB3EE5"/>
    <w:rsid w:val="00DB4D42"/>
    <w:rsid w:val="00DB5BAA"/>
    <w:rsid w:val="00DD5584"/>
    <w:rsid w:val="00DE1229"/>
    <w:rsid w:val="00DE7205"/>
    <w:rsid w:val="00DF2F0E"/>
    <w:rsid w:val="00E03932"/>
    <w:rsid w:val="00E03DA2"/>
    <w:rsid w:val="00E34DD5"/>
    <w:rsid w:val="00E53929"/>
    <w:rsid w:val="00E67763"/>
    <w:rsid w:val="00E9079F"/>
    <w:rsid w:val="00EF1804"/>
    <w:rsid w:val="00EF59B2"/>
    <w:rsid w:val="00EF7FBC"/>
    <w:rsid w:val="00F30284"/>
    <w:rsid w:val="00F3416C"/>
    <w:rsid w:val="00F809F6"/>
    <w:rsid w:val="00F83967"/>
    <w:rsid w:val="00F9455A"/>
    <w:rsid w:val="00F94EE5"/>
    <w:rsid w:val="00F977A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F42EB4"/>
  <w15:docId w15:val="{C2059180-41BD-46C3-A823-71EDA34EE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rsid w:val="00997AD9"/>
    <w:pPr>
      <w:spacing w:after="0" w:line="240" w:lineRule="auto"/>
    </w:pPr>
    <w:rPr>
      <w:rFonts w:ascii="Times New Roman" w:eastAsia="Times New Roman" w:hAnsi="Times New Roman" w:cs="Times New Roman"/>
      <w:sz w:val="20"/>
      <w:szCs w:val="20"/>
      <w:lang w:val="en-US"/>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styleId="Hlavika">
    <w:name w:val="header"/>
    <w:basedOn w:val="Normlny"/>
    <w:link w:val="HlavikaChar"/>
    <w:uiPriority w:val="99"/>
    <w:unhideWhenUsed/>
    <w:rsid w:val="00997AD9"/>
    <w:pPr>
      <w:tabs>
        <w:tab w:val="center" w:pos="4677"/>
        <w:tab w:val="right" w:pos="9355"/>
      </w:tabs>
    </w:pPr>
    <w:rPr>
      <w:rFonts w:asciiTheme="minorHAnsi" w:eastAsiaTheme="minorHAnsi" w:hAnsiTheme="minorHAnsi" w:cstheme="minorBidi"/>
      <w:sz w:val="22"/>
      <w:szCs w:val="22"/>
      <w:lang w:val="ru-RU"/>
    </w:rPr>
  </w:style>
  <w:style w:type="character" w:customStyle="1" w:styleId="HlavikaChar">
    <w:name w:val="Hlavička Char"/>
    <w:basedOn w:val="Predvolenpsmoodseku"/>
    <w:link w:val="Hlavika"/>
    <w:uiPriority w:val="99"/>
    <w:rsid w:val="00997AD9"/>
  </w:style>
  <w:style w:type="paragraph" w:styleId="Pta">
    <w:name w:val="footer"/>
    <w:basedOn w:val="Normlny"/>
    <w:link w:val="PtaChar"/>
    <w:uiPriority w:val="99"/>
    <w:unhideWhenUsed/>
    <w:rsid w:val="00997AD9"/>
    <w:pPr>
      <w:tabs>
        <w:tab w:val="center" w:pos="4677"/>
        <w:tab w:val="right" w:pos="9355"/>
      </w:tabs>
    </w:pPr>
    <w:rPr>
      <w:rFonts w:asciiTheme="minorHAnsi" w:eastAsiaTheme="minorHAnsi" w:hAnsiTheme="minorHAnsi" w:cstheme="minorBidi"/>
      <w:sz w:val="22"/>
      <w:szCs w:val="22"/>
      <w:lang w:val="ru-RU"/>
    </w:rPr>
  </w:style>
  <w:style w:type="character" w:customStyle="1" w:styleId="PtaChar">
    <w:name w:val="Päta Char"/>
    <w:basedOn w:val="Predvolenpsmoodseku"/>
    <w:link w:val="Pta"/>
    <w:uiPriority w:val="99"/>
    <w:rsid w:val="00997AD9"/>
  </w:style>
  <w:style w:type="paragraph" w:customStyle="1" w:styleId="a">
    <w:name w:val="Îáû÷íûé"/>
    <w:rsid w:val="00997AD9"/>
    <w:pPr>
      <w:widowControl w:val="0"/>
      <w:spacing w:after="0" w:line="240" w:lineRule="auto"/>
    </w:pPr>
    <w:rPr>
      <w:rFonts w:ascii="NTTimes/Cyrillic" w:eastAsia="Times New Roman" w:hAnsi="NTTimes/Cyrillic" w:cs="Times New Roman"/>
      <w:sz w:val="26"/>
      <w:szCs w:val="20"/>
    </w:rPr>
  </w:style>
  <w:style w:type="paragraph" w:styleId="Zkladntext">
    <w:name w:val="Body Text"/>
    <w:basedOn w:val="Normlny"/>
    <w:link w:val="ZkladntextChar"/>
    <w:semiHidden/>
    <w:rsid w:val="00997AD9"/>
    <w:pPr>
      <w:jc w:val="both"/>
    </w:pPr>
    <w:rPr>
      <w:sz w:val="24"/>
      <w:lang w:val="en-GB"/>
    </w:rPr>
  </w:style>
  <w:style w:type="character" w:customStyle="1" w:styleId="ZkladntextChar">
    <w:name w:val="Základný text Char"/>
    <w:basedOn w:val="Predvolenpsmoodseku"/>
    <w:link w:val="Zkladntext"/>
    <w:semiHidden/>
    <w:rsid w:val="00997AD9"/>
    <w:rPr>
      <w:rFonts w:ascii="Times New Roman" w:eastAsia="Times New Roman" w:hAnsi="Times New Roman" w:cs="Times New Roman"/>
      <w:sz w:val="24"/>
      <w:szCs w:val="20"/>
      <w:lang w:val="en-GB"/>
    </w:rPr>
  </w:style>
  <w:style w:type="table" w:styleId="Mriekatabuky">
    <w:name w:val="Table Grid"/>
    <w:basedOn w:val="Normlnatabuka"/>
    <w:uiPriority w:val="59"/>
    <w:rsid w:val="00997AD9"/>
    <w:pPr>
      <w:spacing w:after="0" w:line="240" w:lineRule="auto"/>
    </w:pPr>
    <w:rPr>
      <w:rFonts w:ascii="Calibri" w:eastAsia="Calibri" w:hAnsi="Calibri"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dsekzoznamu">
    <w:name w:val="List Paragraph"/>
    <w:basedOn w:val="Normlny"/>
    <w:uiPriority w:val="34"/>
    <w:qFormat/>
    <w:rsid w:val="003026B2"/>
    <w:pPr>
      <w:ind w:left="720"/>
      <w:contextualSpacing/>
    </w:pPr>
  </w:style>
  <w:style w:type="paragraph" w:styleId="Textbubliny">
    <w:name w:val="Balloon Text"/>
    <w:basedOn w:val="Normlny"/>
    <w:link w:val="TextbublinyChar"/>
    <w:uiPriority w:val="99"/>
    <w:semiHidden/>
    <w:unhideWhenUsed/>
    <w:rsid w:val="002525EF"/>
    <w:rPr>
      <w:rFonts w:ascii="Tahoma" w:hAnsi="Tahoma" w:cs="Tahoma"/>
      <w:sz w:val="16"/>
      <w:szCs w:val="16"/>
    </w:rPr>
  </w:style>
  <w:style w:type="character" w:customStyle="1" w:styleId="TextbublinyChar">
    <w:name w:val="Text bubliny Char"/>
    <w:basedOn w:val="Predvolenpsmoodseku"/>
    <w:link w:val="Textbubliny"/>
    <w:uiPriority w:val="99"/>
    <w:semiHidden/>
    <w:rsid w:val="002525EF"/>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351777">
      <w:bodyDiv w:val="1"/>
      <w:marLeft w:val="0"/>
      <w:marRight w:val="0"/>
      <w:marTop w:val="0"/>
      <w:marBottom w:val="0"/>
      <w:divBdr>
        <w:top w:val="none" w:sz="0" w:space="0" w:color="auto"/>
        <w:left w:val="none" w:sz="0" w:space="0" w:color="auto"/>
        <w:bottom w:val="none" w:sz="0" w:space="0" w:color="auto"/>
        <w:right w:val="none" w:sz="0" w:space="0" w:color="auto"/>
      </w:divBdr>
    </w:div>
    <w:div w:id="90470067">
      <w:bodyDiv w:val="1"/>
      <w:marLeft w:val="0"/>
      <w:marRight w:val="0"/>
      <w:marTop w:val="0"/>
      <w:marBottom w:val="0"/>
      <w:divBdr>
        <w:top w:val="none" w:sz="0" w:space="0" w:color="auto"/>
        <w:left w:val="none" w:sz="0" w:space="0" w:color="auto"/>
        <w:bottom w:val="none" w:sz="0" w:space="0" w:color="auto"/>
        <w:right w:val="none" w:sz="0" w:space="0" w:color="auto"/>
      </w:divBdr>
    </w:div>
    <w:div w:id="160001768">
      <w:bodyDiv w:val="1"/>
      <w:marLeft w:val="0"/>
      <w:marRight w:val="0"/>
      <w:marTop w:val="0"/>
      <w:marBottom w:val="0"/>
      <w:divBdr>
        <w:top w:val="none" w:sz="0" w:space="0" w:color="auto"/>
        <w:left w:val="none" w:sz="0" w:space="0" w:color="auto"/>
        <w:bottom w:val="none" w:sz="0" w:space="0" w:color="auto"/>
        <w:right w:val="none" w:sz="0" w:space="0" w:color="auto"/>
      </w:divBdr>
    </w:div>
    <w:div w:id="520321783">
      <w:bodyDiv w:val="1"/>
      <w:marLeft w:val="0"/>
      <w:marRight w:val="0"/>
      <w:marTop w:val="0"/>
      <w:marBottom w:val="0"/>
      <w:divBdr>
        <w:top w:val="none" w:sz="0" w:space="0" w:color="auto"/>
        <w:left w:val="none" w:sz="0" w:space="0" w:color="auto"/>
        <w:bottom w:val="none" w:sz="0" w:space="0" w:color="auto"/>
        <w:right w:val="none" w:sz="0" w:space="0" w:color="auto"/>
      </w:divBdr>
    </w:div>
    <w:div w:id="683242281">
      <w:bodyDiv w:val="1"/>
      <w:marLeft w:val="0"/>
      <w:marRight w:val="0"/>
      <w:marTop w:val="0"/>
      <w:marBottom w:val="0"/>
      <w:divBdr>
        <w:top w:val="none" w:sz="0" w:space="0" w:color="auto"/>
        <w:left w:val="none" w:sz="0" w:space="0" w:color="auto"/>
        <w:bottom w:val="none" w:sz="0" w:space="0" w:color="auto"/>
        <w:right w:val="none" w:sz="0" w:space="0" w:color="auto"/>
      </w:divBdr>
    </w:div>
    <w:div w:id="778111838">
      <w:bodyDiv w:val="1"/>
      <w:marLeft w:val="0"/>
      <w:marRight w:val="0"/>
      <w:marTop w:val="0"/>
      <w:marBottom w:val="0"/>
      <w:divBdr>
        <w:top w:val="none" w:sz="0" w:space="0" w:color="auto"/>
        <w:left w:val="none" w:sz="0" w:space="0" w:color="auto"/>
        <w:bottom w:val="none" w:sz="0" w:space="0" w:color="auto"/>
        <w:right w:val="none" w:sz="0" w:space="0" w:color="auto"/>
      </w:divBdr>
    </w:div>
    <w:div w:id="1278949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E95A5C-DA09-4AA4-BD9C-BD205006C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2</Pages>
  <Words>1199</Words>
  <Characters>6837</Characters>
  <Application>Microsoft Office Word</Application>
  <DocSecurity>0</DocSecurity>
  <Lines>56</Lines>
  <Paragraphs>16</Paragraphs>
  <ScaleCrop>false</ScaleCrop>
  <HeadingPairs>
    <vt:vector size="4" baseType="variant">
      <vt:variant>
        <vt:lpstr>Názov</vt:lpstr>
      </vt:variant>
      <vt:variant>
        <vt:i4>1</vt:i4>
      </vt:variant>
      <vt:variant>
        <vt:lpstr>Название</vt:lpstr>
      </vt:variant>
      <vt:variant>
        <vt:i4>1</vt:i4>
      </vt:variant>
    </vt:vector>
  </HeadingPairs>
  <TitlesOfParts>
    <vt:vector size="2" baseType="lpstr">
      <vt:lpstr/>
      <vt:lpstr/>
    </vt:vector>
  </TitlesOfParts>
  <Company>UPJS</Company>
  <LinksUpToDate>false</LinksUpToDate>
  <CharactersWithSpaces>8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ulia Gorshkova</dc:creator>
  <cp:lastModifiedBy>Pavol Hrubovcak</cp:lastModifiedBy>
  <cp:revision>15</cp:revision>
  <dcterms:created xsi:type="dcterms:W3CDTF">2021-10-11T08:34:00Z</dcterms:created>
  <dcterms:modified xsi:type="dcterms:W3CDTF">2021-10-14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pplied-surface-science</vt:lpwstr>
  </property>
  <property fmtid="{D5CDD505-2E9C-101B-9397-08002B2CF9AE}" pid="7" name="Mendeley Recent Style Name 2_1">
    <vt:lpwstr>Applied Surface Scienc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uropean-biophysics-journal</vt:lpwstr>
  </property>
  <property fmtid="{D5CDD505-2E9C-101B-9397-08002B2CF9AE}" pid="11" name="Mendeley Recent Style Name 4_1">
    <vt:lpwstr>European Biophysics Journal</vt:lpwstr>
  </property>
  <property fmtid="{D5CDD505-2E9C-101B-9397-08002B2CF9AE}" pid="12" name="Mendeley Recent Style Id 5_1">
    <vt:lpwstr>http://www.zotero.org/styles/journal-of-applied-crystallography</vt:lpwstr>
  </property>
  <property fmtid="{D5CDD505-2E9C-101B-9397-08002B2CF9AE}" pid="13" name="Mendeley Recent Style Name 5_1">
    <vt:lpwstr>Journal of Applied Crystallography</vt:lpwstr>
  </property>
  <property fmtid="{D5CDD505-2E9C-101B-9397-08002B2CF9AE}" pid="14" name="Mendeley Recent Style Id 6_1">
    <vt:lpwstr>http://www.zotero.org/styles/journal-of-magnetism-and-magnetic-materials</vt:lpwstr>
  </property>
  <property fmtid="{D5CDD505-2E9C-101B-9397-08002B2CF9AE}" pid="15" name="Mendeley Recent Style Name 6_1">
    <vt:lpwstr>Journal of Magnetism and Magnetic Material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springer-physics-brackets</vt:lpwstr>
  </property>
  <property fmtid="{D5CDD505-2E9C-101B-9397-08002B2CF9AE}" pid="21" name="Mendeley Recent Style Name 9_1">
    <vt:lpwstr>Springer - Physics (numeric, brackets)</vt:lpwstr>
  </property>
  <property fmtid="{D5CDD505-2E9C-101B-9397-08002B2CF9AE}" pid="22" name="Mendeley Document_1">
    <vt:lpwstr>True</vt:lpwstr>
  </property>
  <property fmtid="{D5CDD505-2E9C-101B-9397-08002B2CF9AE}" pid="23" name="Mendeley Unique User Id_1">
    <vt:lpwstr>4eea1f52-c617-34d9-81b4-e5b82b82185d</vt:lpwstr>
  </property>
  <property fmtid="{D5CDD505-2E9C-101B-9397-08002B2CF9AE}" pid="24" name="Mendeley Citation Style_1">
    <vt:lpwstr>http://www.zotero.org/styles/nature-communications</vt:lpwstr>
  </property>
</Properties>
</file>